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w:t>
      </w:r>
      <w:r w:rsidR="00F43E36">
        <w:t xml:space="preserve">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w:t>
      </w:r>
      <w:r>
        <w:t>s</w:t>
      </w:r>
      <w:r>
        <w:t>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w:t>
      </w:r>
      <w:r>
        <w:t>uanto maior a diferença entre as duas músicas, maior a probabilidade de o usuário ter gostado da música que ele por mais tempo</w:t>
      </w:r>
      <w:r>
        <w:t>.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F40AF8">
        <w:rPr>
          <w:i/>
          <w:iCs w:val="0"/>
        </w:rPr>
        <w:t>machine learning</w:t>
      </w:r>
      <w:r>
        <w:t xml:space="preserve"> como:</w:t>
      </w:r>
      <w:r w:rsidRPr="00516903">
        <w:t xml:space="preserve"> </w:t>
      </w:r>
      <w:r w:rsidRPr="00890C98">
        <w:rPr>
          <w:i/>
          <w:iCs w:val="0"/>
        </w:rPr>
        <w:t>Logistic Regression</w:t>
      </w:r>
      <w:r>
        <w:t xml:space="preserve">, </w:t>
      </w:r>
      <w:r w:rsidRPr="00CC6DE7">
        <w:rPr>
          <w:i/>
          <w:iCs w:val="0"/>
        </w:rPr>
        <w:t>both fuzzy</w:t>
      </w:r>
      <w:r>
        <w:t xml:space="preserve"> e </w:t>
      </w:r>
      <w:r w:rsidRPr="00CC6DE7">
        <w:rPr>
          <w:i/>
          <w:iCs w:val="0"/>
        </w:rPr>
        <w:t>hard Clustering</w:t>
      </w:r>
      <w:r>
        <w:t xml:space="preserve">, mas os melhores resultados foram obtidos utilizando o </w:t>
      </w:r>
      <w:r w:rsidRPr="00E1223E">
        <w:rPr>
          <w:i/>
          <w:iCs w:val="0"/>
        </w:rPr>
        <w:t>Random Forest classifier</w:t>
      </w:r>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6E1458F4" w:rsidR="00683408" w:rsidRPr="00683408" w:rsidRDefault="00683408" w:rsidP="00683408">
      <w:r>
        <w:tab/>
      </w:r>
      <w:r>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era para validar o quanto a </w:t>
      </w:r>
      <w:r w:rsidRPr="0087419E">
        <w:rPr>
          <w:i/>
          <w:iCs w:val="0"/>
        </w:rPr>
        <w:t>playlist</w:t>
      </w:r>
      <w:r>
        <w:t xml:space="preserve"> se enquadrava na atividade estipulada.</w:t>
      </w:r>
    </w:p>
    <w:p w14:paraId="4E6A4237" w14:textId="7D97EE11" w:rsidR="00B87B98" w:rsidRPr="00413F67" w:rsidRDefault="00B87B98" w:rsidP="00B87B98">
      <w:r>
        <w:tab/>
      </w:r>
      <w:r w:rsidR="00D75D0F">
        <w:t>Não é apresentado o tamanho da base utilizada nesse artig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falar sobre 2 questões de pesquisa</w:t>
      </w:r>
    </w:p>
    <w:p w14:paraId="2F8F550C" w14:textId="79AF57FF" w:rsidR="002657F3" w:rsidRPr="00E4071D" w:rsidRDefault="002657F3" w:rsidP="00B550F0">
      <w:r>
        <w:tab/>
        <w:t>- parece que usaram os sensores “crus”, poderíamos utilizar algo como: esta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lastRenderedPageBreak/>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r>
        <w:t xml:space="preserve">Tabl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 xml:space="preserve">3.3.1 The New Challenges when Modeling </w:t>
            </w:r>
            <w:r w:rsidRPr="00902E83">
              <w:rPr>
                <w:lang w:val="en-US"/>
              </w:rPr>
              <w:lastRenderedPageBreak/>
              <w:t>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lastRenderedPageBreak/>
              <w:t>3.3.2 Prediction of music pairwise preference</w:t>
            </w:r>
            <w:r w:rsidRPr="00902E83">
              <w:rPr>
                <w:lang w:val="en-US"/>
              </w:rPr>
              <w:lastRenderedPageBreak/>
              <w:t>s from facial expressions</w:t>
            </w:r>
          </w:p>
        </w:tc>
        <w:tc>
          <w:tcPr>
            <w:tcW w:w="1930" w:type="dxa"/>
          </w:tcPr>
          <w:p w14:paraId="7A122D02" w14:textId="503AE228" w:rsidR="0049181D" w:rsidRPr="00902E83" w:rsidRDefault="0049181D" w:rsidP="0080100E">
            <w:pPr>
              <w:rPr>
                <w:lang w:val="en-US"/>
              </w:rPr>
            </w:pPr>
            <w:r w:rsidRPr="00902E83">
              <w:rPr>
                <w:lang w:val="en-US"/>
              </w:rPr>
              <w:lastRenderedPageBreak/>
              <w:t>3.3.3 Towards Intent-Aware Contextual Music Recommendation</w:t>
            </w:r>
            <w:r w:rsidRPr="00902E83">
              <w:rPr>
                <w:lang w:val="en-US"/>
              </w:rPr>
              <w:lastRenderedPageBreak/>
              <w:t>: Initial Experiments</w:t>
            </w:r>
          </w:p>
        </w:tc>
        <w:tc>
          <w:tcPr>
            <w:tcW w:w="1372" w:type="dxa"/>
          </w:tcPr>
          <w:p w14:paraId="2655A003" w14:textId="08AE25C2" w:rsidR="0049181D" w:rsidRPr="00902E83" w:rsidRDefault="0049181D" w:rsidP="0080100E">
            <w:pPr>
              <w:rPr>
                <w:lang w:val="en-US"/>
              </w:rPr>
            </w:pPr>
            <w:r w:rsidRPr="00902E83">
              <w:rPr>
                <w:lang w:val="en-US"/>
              </w:rPr>
              <w:lastRenderedPageBreak/>
              <w:t xml:space="preserve">3.3.4 Quantitative Study of Music Listening </w:t>
            </w:r>
            <w:r w:rsidRPr="00902E83">
              <w:rPr>
                <w:lang w:val="en-US"/>
              </w:rPr>
              <w:lastRenderedPageBreak/>
              <w:t>Behavior in a Smartphone Context</w:t>
            </w:r>
          </w:p>
        </w:tc>
        <w:tc>
          <w:tcPr>
            <w:tcW w:w="1034" w:type="dxa"/>
          </w:tcPr>
          <w:p w14:paraId="2211CFEF" w14:textId="5BD66EEB" w:rsidR="0049181D" w:rsidRPr="00902E83" w:rsidRDefault="00FE1403" w:rsidP="0080100E">
            <w:r>
              <w:lastRenderedPageBreak/>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lastRenderedPageBreak/>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2B44D9" w14:textId="77777777" w:rsidR="003A610B" w:rsidRDefault="003A610B" w:rsidP="0080100E">
      <w:r>
        <w:separator/>
      </w:r>
    </w:p>
    <w:p w14:paraId="5BFCF333" w14:textId="77777777" w:rsidR="003A610B" w:rsidRDefault="003A610B" w:rsidP="0080100E"/>
    <w:p w14:paraId="120AD87A" w14:textId="77777777" w:rsidR="003A610B" w:rsidRDefault="003A610B" w:rsidP="0080100E"/>
    <w:p w14:paraId="451F77D8" w14:textId="77777777" w:rsidR="003A610B" w:rsidRDefault="003A610B" w:rsidP="0080100E"/>
    <w:p w14:paraId="634563CC" w14:textId="77777777" w:rsidR="003A610B" w:rsidRDefault="003A610B" w:rsidP="0080100E"/>
    <w:p w14:paraId="78126A23" w14:textId="77777777" w:rsidR="003A610B" w:rsidRDefault="003A610B" w:rsidP="0080100E"/>
    <w:p w14:paraId="757EC988" w14:textId="77777777" w:rsidR="003A610B" w:rsidRDefault="003A610B" w:rsidP="0080100E"/>
    <w:p w14:paraId="1C065A53" w14:textId="77777777" w:rsidR="003A610B" w:rsidRDefault="003A610B" w:rsidP="0080100E"/>
    <w:p w14:paraId="3AC3D5A1" w14:textId="77777777" w:rsidR="003A610B" w:rsidRDefault="003A610B" w:rsidP="0080100E"/>
    <w:p w14:paraId="05E7532A" w14:textId="77777777" w:rsidR="003A610B" w:rsidRDefault="003A610B" w:rsidP="0080100E"/>
    <w:p w14:paraId="166E2549" w14:textId="77777777" w:rsidR="003A610B" w:rsidRDefault="003A610B" w:rsidP="0080100E"/>
    <w:p w14:paraId="1A992FBF" w14:textId="77777777" w:rsidR="003A610B" w:rsidRDefault="003A610B" w:rsidP="0080100E"/>
    <w:p w14:paraId="01C97E25" w14:textId="77777777" w:rsidR="003A610B" w:rsidRDefault="003A610B" w:rsidP="0080100E"/>
    <w:p w14:paraId="29F8F70F" w14:textId="77777777" w:rsidR="003A610B" w:rsidRDefault="003A610B" w:rsidP="0080100E"/>
    <w:p w14:paraId="4F2AB4F8" w14:textId="77777777" w:rsidR="003A610B" w:rsidRDefault="003A610B"/>
    <w:p w14:paraId="346D799E" w14:textId="77777777" w:rsidR="003A610B" w:rsidRDefault="003A610B" w:rsidP="009F310A"/>
    <w:p w14:paraId="66DF6EF9" w14:textId="77777777" w:rsidR="003A610B" w:rsidRDefault="003A610B" w:rsidP="00152AD4"/>
  </w:endnote>
  <w:endnote w:type="continuationSeparator" w:id="0">
    <w:p w14:paraId="3DD9EB1F" w14:textId="77777777" w:rsidR="003A610B" w:rsidRDefault="003A610B" w:rsidP="0080100E">
      <w:r>
        <w:continuationSeparator/>
      </w:r>
    </w:p>
    <w:p w14:paraId="6C1DDCE6" w14:textId="77777777" w:rsidR="003A610B" w:rsidRDefault="003A610B" w:rsidP="0080100E"/>
    <w:p w14:paraId="50B05F30" w14:textId="77777777" w:rsidR="003A610B" w:rsidRDefault="003A610B" w:rsidP="0080100E"/>
    <w:p w14:paraId="19408331" w14:textId="77777777" w:rsidR="003A610B" w:rsidRDefault="003A610B" w:rsidP="0080100E"/>
    <w:p w14:paraId="5AF59E9B" w14:textId="77777777" w:rsidR="003A610B" w:rsidRDefault="003A610B" w:rsidP="0080100E"/>
    <w:p w14:paraId="1BD275CE" w14:textId="77777777" w:rsidR="003A610B" w:rsidRDefault="003A610B" w:rsidP="0080100E"/>
    <w:p w14:paraId="73FE1CF9" w14:textId="77777777" w:rsidR="003A610B" w:rsidRDefault="003A610B" w:rsidP="0080100E"/>
    <w:p w14:paraId="76AA850C" w14:textId="77777777" w:rsidR="003A610B" w:rsidRDefault="003A610B" w:rsidP="0080100E"/>
    <w:p w14:paraId="06BF22A9" w14:textId="77777777" w:rsidR="003A610B" w:rsidRDefault="003A610B" w:rsidP="0080100E"/>
    <w:p w14:paraId="6DA16643" w14:textId="77777777" w:rsidR="003A610B" w:rsidRDefault="003A610B" w:rsidP="0080100E"/>
    <w:p w14:paraId="63DD135F" w14:textId="77777777" w:rsidR="003A610B" w:rsidRDefault="003A610B" w:rsidP="0080100E"/>
    <w:p w14:paraId="333D073E" w14:textId="77777777" w:rsidR="003A610B" w:rsidRDefault="003A610B" w:rsidP="0080100E"/>
    <w:p w14:paraId="474BA64C" w14:textId="77777777" w:rsidR="003A610B" w:rsidRDefault="003A610B" w:rsidP="0080100E"/>
    <w:p w14:paraId="3C37841B" w14:textId="77777777" w:rsidR="003A610B" w:rsidRDefault="003A610B" w:rsidP="0080100E"/>
    <w:p w14:paraId="38D3D920" w14:textId="77777777" w:rsidR="003A610B" w:rsidRDefault="003A610B"/>
    <w:p w14:paraId="323D67E2" w14:textId="77777777" w:rsidR="003A610B" w:rsidRDefault="003A610B" w:rsidP="009F310A"/>
    <w:p w14:paraId="78C718F9" w14:textId="77777777" w:rsidR="003A610B" w:rsidRDefault="003A610B"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640557" w14:textId="77777777" w:rsidR="003A610B" w:rsidRDefault="003A610B" w:rsidP="0080100E">
      <w:r>
        <w:separator/>
      </w:r>
    </w:p>
    <w:p w14:paraId="4D2DA190" w14:textId="77777777" w:rsidR="003A610B" w:rsidRDefault="003A610B" w:rsidP="0080100E"/>
    <w:p w14:paraId="6A9BEBAC" w14:textId="77777777" w:rsidR="003A610B" w:rsidRDefault="003A610B" w:rsidP="0080100E"/>
    <w:p w14:paraId="7AAD27EE" w14:textId="77777777" w:rsidR="003A610B" w:rsidRDefault="003A610B" w:rsidP="0080100E"/>
    <w:p w14:paraId="5FE1DEBA" w14:textId="77777777" w:rsidR="003A610B" w:rsidRDefault="003A610B" w:rsidP="0080100E"/>
    <w:p w14:paraId="772A7CC7" w14:textId="77777777" w:rsidR="003A610B" w:rsidRDefault="003A610B"/>
    <w:p w14:paraId="3401DE1F" w14:textId="77777777" w:rsidR="003A610B" w:rsidRDefault="003A610B" w:rsidP="009F310A"/>
    <w:p w14:paraId="46B3209B" w14:textId="77777777" w:rsidR="003A610B" w:rsidRDefault="003A610B" w:rsidP="00152AD4"/>
  </w:footnote>
  <w:footnote w:type="continuationSeparator" w:id="0">
    <w:p w14:paraId="72C60ED8" w14:textId="77777777" w:rsidR="003A610B" w:rsidRDefault="003A610B" w:rsidP="0080100E">
      <w:r>
        <w:continuationSeparator/>
      </w:r>
    </w:p>
    <w:p w14:paraId="333478F1" w14:textId="77777777" w:rsidR="003A610B" w:rsidRDefault="003A610B" w:rsidP="0080100E"/>
    <w:p w14:paraId="7F1094C8" w14:textId="77777777" w:rsidR="003A610B" w:rsidRDefault="003A610B" w:rsidP="0080100E"/>
    <w:p w14:paraId="3A28B7B0" w14:textId="77777777" w:rsidR="003A610B" w:rsidRDefault="003A610B" w:rsidP="0080100E"/>
    <w:p w14:paraId="471BBEAB" w14:textId="77777777" w:rsidR="003A610B" w:rsidRDefault="003A610B" w:rsidP="0080100E"/>
    <w:p w14:paraId="0E6E76E6" w14:textId="77777777" w:rsidR="003A610B" w:rsidRDefault="003A610B" w:rsidP="0080100E"/>
    <w:p w14:paraId="3ED401B0" w14:textId="77777777" w:rsidR="003A610B" w:rsidRDefault="003A610B" w:rsidP="0080100E"/>
    <w:p w14:paraId="66519640" w14:textId="77777777" w:rsidR="003A610B" w:rsidRDefault="003A610B" w:rsidP="0080100E"/>
    <w:p w14:paraId="62FE02DE" w14:textId="77777777" w:rsidR="003A610B" w:rsidRDefault="003A610B" w:rsidP="0080100E"/>
    <w:p w14:paraId="45C0F4E3" w14:textId="77777777" w:rsidR="003A610B" w:rsidRDefault="003A610B" w:rsidP="0080100E"/>
    <w:p w14:paraId="167F7412" w14:textId="77777777" w:rsidR="003A610B" w:rsidRDefault="003A610B" w:rsidP="0080100E"/>
    <w:p w14:paraId="32949495" w14:textId="77777777" w:rsidR="003A610B" w:rsidRDefault="003A610B" w:rsidP="0080100E"/>
    <w:p w14:paraId="0914DAE5" w14:textId="77777777" w:rsidR="003A610B" w:rsidRDefault="003A610B" w:rsidP="0080100E"/>
    <w:p w14:paraId="001E309A" w14:textId="77777777" w:rsidR="003A610B" w:rsidRDefault="003A610B" w:rsidP="0080100E"/>
    <w:p w14:paraId="213B3A45" w14:textId="77777777" w:rsidR="003A610B" w:rsidRDefault="003A610B"/>
    <w:p w14:paraId="783736FD" w14:textId="77777777" w:rsidR="003A610B" w:rsidRDefault="003A610B" w:rsidP="009F310A"/>
    <w:p w14:paraId="794592E6" w14:textId="77777777" w:rsidR="003A610B" w:rsidRDefault="003A610B"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331E"/>
    <w:rsid w:val="00006881"/>
    <w:rsid w:val="000069A5"/>
    <w:rsid w:val="00007E27"/>
    <w:rsid w:val="0001141D"/>
    <w:rsid w:val="000118EE"/>
    <w:rsid w:val="00011D1C"/>
    <w:rsid w:val="00016710"/>
    <w:rsid w:val="000304A7"/>
    <w:rsid w:val="00033685"/>
    <w:rsid w:val="00033EB9"/>
    <w:rsid w:val="000343BB"/>
    <w:rsid w:val="000355C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3E58"/>
    <w:rsid w:val="0009495C"/>
    <w:rsid w:val="000964B3"/>
    <w:rsid w:val="000A06F5"/>
    <w:rsid w:val="000A0DD2"/>
    <w:rsid w:val="000A15E3"/>
    <w:rsid w:val="000A1A0E"/>
    <w:rsid w:val="000A31CF"/>
    <w:rsid w:val="000A3B00"/>
    <w:rsid w:val="000A6503"/>
    <w:rsid w:val="000B1589"/>
    <w:rsid w:val="000B7BD9"/>
    <w:rsid w:val="000B7EF7"/>
    <w:rsid w:val="000C049F"/>
    <w:rsid w:val="000C396C"/>
    <w:rsid w:val="000C4C09"/>
    <w:rsid w:val="000C619D"/>
    <w:rsid w:val="000D1CE9"/>
    <w:rsid w:val="000D4B14"/>
    <w:rsid w:val="000E08FD"/>
    <w:rsid w:val="000E38E4"/>
    <w:rsid w:val="000E7C35"/>
    <w:rsid w:val="000F2A3F"/>
    <w:rsid w:val="000F2CA3"/>
    <w:rsid w:val="000F39E5"/>
    <w:rsid w:val="000F3B13"/>
    <w:rsid w:val="000F48FA"/>
    <w:rsid w:val="000F4E17"/>
    <w:rsid w:val="000F5554"/>
    <w:rsid w:val="00100335"/>
    <w:rsid w:val="00101A83"/>
    <w:rsid w:val="00103B48"/>
    <w:rsid w:val="00107802"/>
    <w:rsid w:val="001114F6"/>
    <w:rsid w:val="0011263A"/>
    <w:rsid w:val="001142B7"/>
    <w:rsid w:val="00116CCF"/>
    <w:rsid w:val="00123D2C"/>
    <w:rsid w:val="00127E72"/>
    <w:rsid w:val="00130BE8"/>
    <w:rsid w:val="00131701"/>
    <w:rsid w:val="00133319"/>
    <w:rsid w:val="00136476"/>
    <w:rsid w:val="0013729B"/>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4BAB"/>
    <w:rsid w:val="001956E6"/>
    <w:rsid w:val="0019741D"/>
    <w:rsid w:val="001A0156"/>
    <w:rsid w:val="001B28A3"/>
    <w:rsid w:val="001B337E"/>
    <w:rsid w:val="001C3942"/>
    <w:rsid w:val="001C3DD0"/>
    <w:rsid w:val="001D208F"/>
    <w:rsid w:val="001D5A80"/>
    <w:rsid w:val="001E0A1A"/>
    <w:rsid w:val="001E1F73"/>
    <w:rsid w:val="001E5816"/>
    <w:rsid w:val="001F2A84"/>
    <w:rsid w:val="001F5A21"/>
    <w:rsid w:val="0020033C"/>
    <w:rsid w:val="00201E61"/>
    <w:rsid w:val="0020708D"/>
    <w:rsid w:val="00215DF2"/>
    <w:rsid w:val="00215E77"/>
    <w:rsid w:val="00222E9F"/>
    <w:rsid w:val="002246DF"/>
    <w:rsid w:val="0023127B"/>
    <w:rsid w:val="002337EE"/>
    <w:rsid w:val="0023412E"/>
    <w:rsid w:val="00237241"/>
    <w:rsid w:val="00243404"/>
    <w:rsid w:val="00244116"/>
    <w:rsid w:val="00246436"/>
    <w:rsid w:val="00251C08"/>
    <w:rsid w:val="00251E4B"/>
    <w:rsid w:val="002522D8"/>
    <w:rsid w:val="0025512A"/>
    <w:rsid w:val="00257F87"/>
    <w:rsid w:val="00261ACE"/>
    <w:rsid w:val="00261EE2"/>
    <w:rsid w:val="00263DDD"/>
    <w:rsid w:val="0026450D"/>
    <w:rsid w:val="002645B0"/>
    <w:rsid w:val="00265538"/>
    <w:rsid w:val="002657F3"/>
    <w:rsid w:val="002736FC"/>
    <w:rsid w:val="00275D20"/>
    <w:rsid w:val="0028169A"/>
    <w:rsid w:val="00285410"/>
    <w:rsid w:val="002873FC"/>
    <w:rsid w:val="0029277B"/>
    <w:rsid w:val="002967D2"/>
    <w:rsid w:val="002A0697"/>
    <w:rsid w:val="002A164E"/>
    <w:rsid w:val="002A1C5F"/>
    <w:rsid w:val="002B021F"/>
    <w:rsid w:val="002B6979"/>
    <w:rsid w:val="002B6B6F"/>
    <w:rsid w:val="002D0E01"/>
    <w:rsid w:val="002D545F"/>
    <w:rsid w:val="002E16AD"/>
    <w:rsid w:val="002E2086"/>
    <w:rsid w:val="002E41D8"/>
    <w:rsid w:val="002F0607"/>
    <w:rsid w:val="002F15C3"/>
    <w:rsid w:val="002F37B9"/>
    <w:rsid w:val="002F4358"/>
    <w:rsid w:val="002F50CD"/>
    <w:rsid w:val="002F6935"/>
    <w:rsid w:val="002F6BE8"/>
    <w:rsid w:val="002F7588"/>
    <w:rsid w:val="003012AF"/>
    <w:rsid w:val="00301B22"/>
    <w:rsid w:val="00302815"/>
    <w:rsid w:val="00302ACD"/>
    <w:rsid w:val="003074EF"/>
    <w:rsid w:val="00307B26"/>
    <w:rsid w:val="00307F38"/>
    <w:rsid w:val="00310DD6"/>
    <w:rsid w:val="00310EA6"/>
    <w:rsid w:val="00310F84"/>
    <w:rsid w:val="00313722"/>
    <w:rsid w:val="003154C6"/>
    <w:rsid w:val="003154CF"/>
    <w:rsid w:val="00317339"/>
    <w:rsid w:val="003264E0"/>
    <w:rsid w:val="0033142C"/>
    <w:rsid w:val="00331C3E"/>
    <w:rsid w:val="003409B7"/>
    <w:rsid w:val="0034169E"/>
    <w:rsid w:val="003428BA"/>
    <w:rsid w:val="00342AAD"/>
    <w:rsid w:val="00343FE4"/>
    <w:rsid w:val="003452B1"/>
    <w:rsid w:val="0034606C"/>
    <w:rsid w:val="00352AFF"/>
    <w:rsid w:val="00353413"/>
    <w:rsid w:val="0035375E"/>
    <w:rsid w:val="00354103"/>
    <w:rsid w:val="003564E6"/>
    <w:rsid w:val="00360AD6"/>
    <w:rsid w:val="00362D8A"/>
    <w:rsid w:val="00363B83"/>
    <w:rsid w:val="003679F5"/>
    <w:rsid w:val="003711B8"/>
    <w:rsid w:val="0037700F"/>
    <w:rsid w:val="003771D9"/>
    <w:rsid w:val="003771F4"/>
    <w:rsid w:val="00377BBD"/>
    <w:rsid w:val="00381EE6"/>
    <w:rsid w:val="00383060"/>
    <w:rsid w:val="00390005"/>
    <w:rsid w:val="003929EF"/>
    <w:rsid w:val="00394FEB"/>
    <w:rsid w:val="00396453"/>
    <w:rsid w:val="003975B9"/>
    <w:rsid w:val="003A136C"/>
    <w:rsid w:val="003A2A21"/>
    <w:rsid w:val="003A3BB6"/>
    <w:rsid w:val="003A5B9F"/>
    <w:rsid w:val="003A610B"/>
    <w:rsid w:val="003A6D15"/>
    <w:rsid w:val="003B0444"/>
    <w:rsid w:val="003B1F3F"/>
    <w:rsid w:val="003B2512"/>
    <w:rsid w:val="003B370A"/>
    <w:rsid w:val="003B56C3"/>
    <w:rsid w:val="003B6A4F"/>
    <w:rsid w:val="003B78E9"/>
    <w:rsid w:val="003C1616"/>
    <w:rsid w:val="003C49D3"/>
    <w:rsid w:val="003C5B9A"/>
    <w:rsid w:val="003C6629"/>
    <w:rsid w:val="003D4992"/>
    <w:rsid w:val="003D50AF"/>
    <w:rsid w:val="003D5985"/>
    <w:rsid w:val="003F25FB"/>
    <w:rsid w:val="003F2926"/>
    <w:rsid w:val="003F4DAB"/>
    <w:rsid w:val="0040163B"/>
    <w:rsid w:val="004019D4"/>
    <w:rsid w:val="004032F8"/>
    <w:rsid w:val="00403B36"/>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5F0D"/>
    <w:rsid w:val="004874B9"/>
    <w:rsid w:val="0049181D"/>
    <w:rsid w:val="00494183"/>
    <w:rsid w:val="00495C0B"/>
    <w:rsid w:val="004A03D3"/>
    <w:rsid w:val="004A0549"/>
    <w:rsid w:val="004A14AF"/>
    <w:rsid w:val="004A223B"/>
    <w:rsid w:val="004A3A38"/>
    <w:rsid w:val="004A3C17"/>
    <w:rsid w:val="004A66A0"/>
    <w:rsid w:val="004B0490"/>
    <w:rsid w:val="004B1015"/>
    <w:rsid w:val="004B10AD"/>
    <w:rsid w:val="004B21BF"/>
    <w:rsid w:val="004B4715"/>
    <w:rsid w:val="004C258B"/>
    <w:rsid w:val="004C6DA1"/>
    <w:rsid w:val="004D0700"/>
    <w:rsid w:val="004D623B"/>
    <w:rsid w:val="004D6C00"/>
    <w:rsid w:val="004D7879"/>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530"/>
    <w:rsid w:val="00531803"/>
    <w:rsid w:val="00532077"/>
    <w:rsid w:val="00533066"/>
    <w:rsid w:val="005408BE"/>
    <w:rsid w:val="00541256"/>
    <w:rsid w:val="0054209C"/>
    <w:rsid w:val="00543968"/>
    <w:rsid w:val="005479E6"/>
    <w:rsid w:val="00550292"/>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5F3"/>
    <w:rsid w:val="00584E18"/>
    <w:rsid w:val="00585B9A"/>
    <w:rsid w:val="0059029D"/>
    <w:rsid w:val="005933D7"/>
    <w:rsid w:val="005936F1"/>
    <w:rsid w:val="00594E44"/>
    <w:rsid w:val="00595FA7"/>
    <w:rsid w:val="005973E9"/>
    <w:rsid w:val="005A316E"/>
    <w:rsid w:val="005A4548"/>
    <w:rsid w:val="005A5977"/>
    <w:rsid w:val="005A7BCA"/>
    <w:rsid w:val="005B53F2"/>
    <w:rsid w:val="005B79CC"/>
    <w:rsid w:val="005C1336"/>
    <w:rsid w:val="005C34DA"/>
    <w:rsid w:val="005C3E4D"/>
    <w:rsid w:val="005D0600"/>
    <w:rsid w:val="005D20DD"/>
    <w:rsid w:val="005D2FC9"/>
    <w:rsid w:val="005E6C22"/>
    <w:rsid w:val="005E7DF5"/>
    <w:rsid w:val="005F01D8"/>
    <w:rsid w:val="005F30CE"/>
    <w:rsid w:val="005F599E"/>
    <w:rsid w:val="006003B3"/>
    <w:rsid w:val="00602A14"/>
    <w:rsid w:val="00602D3F"/>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4FDA"/>
    <w:rsid w:val="00647119"/>
    <w:rsid w:val="0064773D"/>
    <w:rsid w:val="00650FE9"/>
    <w:rsid w:val="00651BBC"/>
    <w:rsid w:val="006576A8"/>
    <w:rsid w:val="00657E21"/>
    <w:rsid w:val="00663483"/>
    <w:rsid w:val="00665172"/>
    <w:rsid w:val="006676C9"/>
    <w:rsid w:val="00672494"/>
    <w:rsid w:val="00674014"/>
    <w:rsid w:val="006830A6"/>
    <w:rsid w:val="00683408"/>
    <w:rsid w:val="00683B1D"/>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F06CA"/>
    <w:rsid w:val="006F2D29"/>
    <w:rsid w:val="006F3A5A"/>
    <w:rsid w:val="006F4F2D"/>
    <w:rsid w:val="006F6060"/>
    <w:rsid w:val="00701830"/>
    <w:rsid w:val="00707ADA"/>
    <w:rsid w:val="00710DB0"/>
    <w:rsid w:val="0071123B"/>
    <w:rsid w:val="00720ABD"/>
    <w:rsid w:val="007242D1"/>
    <w:rsid w:val="007253CE"/>
    <w:rsid w:val="007270CB"/>
    <w:rsid w:val="007276E0"/>
    <w:rsid w:val="00727BAA"/>
    <w:rsid w:val="00731415"/>
    <w:rsid w:val="007345C8"/>
    <w:rsid w:val="007377CD"/>
    <w:rsid w:val="007407A2"/>
    <w:rsid w:val="00747560"/>
    <w:rsid w:val="0074777A"/>
    <w:rsid w:val="00747EC9"/>
    <w:rsid w:val="0075261D"/>
    <w:rsid w:val="007575BF"/>
    <w:rsid w:val="0076041C"/>
    <w:rsid w:val="00762CF2"/>
    <w:rsid w:val="00765824"/>
    <w:rsid w:val="00766FBB"/>
    <w:rsid w:val="0077001E"/>
    <w:rsid w:val="0077029A"/>
    <w:rsid w:val="00771358"/>
    <w:rsid w:val="00772889"/>
    <w:rsid w:val="007734E7"/>
    <w:rsid w:val="00773513"/>
    <w:rsid w:val="00775D90"/>
    <w:rsid w:val="00777E32"/>
    <w:rsid w:val="007815D6"/>
    <w:rsid w:val="007818D1"/>
    <w:rsid w:val="00783075"/>
    <w:rsid w:val="00785205"/>
    <w:rsid w:val="007858EB"/>
    <w:rsid w:val="00786D8A"/>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43C8"/>
    <w:rsid w:val="007F46EA"/>
    <w:rsid w:val="007F490C"/>
    <w:rsid w:val="007F4FDB"/>
    <w:rsid w:val="007F6D4A"/>
    <w:rsid w:val="007F7281"/>
    <w:rsid w:val="0080100E"/>
    <w:rsid w:val="00804238"/>
    <w:rsid w:val="00804534"/>
    <w:rsid w:val="00806E2F"/>
    <w:rsid w:val="0081731F"/>
    <w:rsid w:val="00817AC2"/>
    <w:rsid w:val="00826009"/>
    <w:rsid w:val="00826309"/>
    <w:rsid w:val="0082677E"/>
    <w:rsid w:val="008270E3"/>
    <w:rsid w:val="00830086"/>
    <w:rsid w:val="0083110C"/>
    <w:rsid w:val="0084499B"/>
    <w:rsid w:val="00845A26"/>
    <w:rsid w:val="008505E1"/>
    <w:rsid w:val="00851319"/>
    <w:rsid w:val="00851B82"/>
    <w:rsid w:val="00851C62"/>
    <w:rsid w:val="0085482E"/>
    <w:rsid w:val="0085540B"/>
    <w:rsid w:val="008577C2"/>
    <w:rsid w:val="008615C7"/>
    <w:rsid w:val="00862324"/>
    <w:rsid w:val="00863250"/>
    <w:rsid w:val="008647B7"/>
    <w:rsid w:val="00870D6F"/>
    <w:rsid w:val="008720F9"/>
    <w:rsid w:val="008740F6"/>
    <w:rsid w:val="0087419E"/>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4CC4"/>
    <w:rsid w:val="008A51F8"/>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634F0"/>
    <w:rsid w:val="00963EBC"/>
    <w:rsid w:val="0097052D"/>
    <w:rsid w:val="00971385"/>
    <w:rsid w:val="009749D2"/>
    <w:rsid w:val="009751B6"/>
    <w:rsid w:val="0097624C"/>
    <w:rsid w:val="009765AA"/>
    <w:rsid w:val="00977D20"/>
    <w:rsid w:val="00992898"/>
    <w:rsid w:val="009933CD"/>
    <w:rsid w:val="009952AB"/>
    <w:rsid w:val="00995886"/>
    <w:rsid w:val="00996911"/>
    <w:rsid w:val="009972B4"/>
    <w:rsid w:val="009A219E"/>
    <w:rsid w:val="009A3E26"/>
    <w:rsid w:val="009C0BCD"/>
    <w:rsid w:val="009C1497"/>
    <w:rsid w:val="009C3028"/>
    <w:rsid w:val="009D0E14"/>
    <w:rsid w:val="009D1033"/>
    <w:rsid w:val="009D157F"/>
    <w:rsid w:val="009D23B5"/>
    <w:rsid w:val="009E1FD9"/>
    <w:rsid w:val="009E399F"/>
    <w:rsid w:val="009E4432"/>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21487"/>
    <w:rsid w:val="00A23BFF"/>
    <w:rsid w:val="00A256D8"/>
    <w:rsid w:val="00A3194D"/>
    <w:rsid w:val="00A3415D"/>
    <w:rsid w:val="00A34872"/>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87297"/>
    <w:rsid w:val="00A955F9"/>
    <w:rsid w:val="00A95940"/>
    <w:rsid w:val="00A9704B"/>
    <w:rsid w:val="00A979E5"/>
    <w:rsid w:val="00AA255F"/>
    <w:rsid w:val="00AA3382"/>
    <w:rsid w:val="00AA4553"/>
    <w:rsid w:val="00AA4888"/>
    <w:rsid w:val="00AB2F1B"/>
    <w:rsid w:val="00AB46A8"/>
    <w:rsid w:val="00AB5053"/>
    <w:rsid w:val="00AC5E67"/>
    <w:rsid w:val="00AD0675"/>
    <w:rsid w:val="00AD5487"/>
    <w:rsid w:val="00AE6B7A"/>
    <w:rsid w:val="00AF564F"/>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4139"/>
    <w:rsid w:val="00B352F0"/>
    <w:rsid w:val="00B35EFA"/>
    <w:rsid w:val="00B42753"/>
    <w:rsid w:val="00B4354F"/>
    <w:rsid w:val="00B44EF3"/>
    <w:rsid w:val="00B4787B"/>
    <w:rsid w:val="00B50493"/>
    <w:rsid w:val="00B550D4"/>
    <w:rsid w:val="00B550F0"/>
    <w:rsid w:val="00B56E67"/>
    <w:rsid w:val="00B61099"/>
    <w:rsid w:val="00B6183F"/>
    <w:rsid w:val="00B619E5"/>
    <w:rsid w:val="00B67885"/>
    <w:rsid w:val="00B7418F"/>
    <w:rsid w:val="00B801D4"/>
    <w:rsid w:val="00B80680"/>
    <w:rsid w:val="00B80689"/>
    <w:rsid w:val="00B80B8D"/>
    <w:rsid w:val="00B825A2"/>
    <w:rsid w:val="00B87B98"/>
    <w:rsid w:val="00B92953"/>
    <w:rsid w:val="00B9416A"/>
    <w:rsid w:val="00BA1B75"/>
    <w:rsid w:val="00BA1D11"/>
    <w:rsid w:val="00BA467C"/>
    <w:rsid w:val="00BA5F0F"/>
    <w:rsid w:val="00BB2B89"/>
    <w:rsid w:val="00BB5FC0"/>
    <w:rsid w:val="00BC0A63"/>
    <w:rsid w:val="00BC6207"/>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3B87"/>
    <w:rsid w:val="00C34F8D"/>
    <w:rsid w:val="00C3617C"/>
    <w:rsid w:val="00C36200"/>
    <w:rsid w:val="00C4033A"/>
    <w:rsid w:val="00C4036E"/>
    <w:rsid w:val="00C415DA"/>
    <w:rsid w:val="00C42379"/>
    <w:rsid w:val="00C44F0E"/>
    <w:rsid w:val="00C4780B"/>
    <w:rsid w:val="00C527D0"/>
    <w:rsid w:val="00C53548"/>
    <w:rsid w:val="00C536D7"/>
    <w:rsid w:val="00C55E2E"/>
    <w:rsid w:val="00C56671"/>
    <w:rsid w:val="00C62180"/>
    <w:rsid w:val="00C629BC"/>
    <w:rsid w:val="00C648F5"/>
    <w:rsid w:val="00C71C42"/>
    <w:rsid w:val="00C73BA0"/>
    <w:rsid w:val="00C73ED4"/>
    <w:rsid w:val="00C740A9"/>
    <w:rsid w:val="00C7667F"/>
    <w:rsid w:val="00C766F3"/>
    <w:rsid w:val="00C777DD"/>
    <w:rsid w:val="00C82AC5"/>
    <w:rsid w:val="00C91C54"/>
    <w:rsid w:val="00CA076D"/>
    <w:rsid w:val="00CA0DDE"/>
    <w:rsid w:val="00CA16F3"/>
    <w:rsid w:val="00CB1044"/>
    <w:rsid w:val="00CB3CF6"/>
    <w:rsid w:val="00CC0DEC"/>
    <w:rsid w:val="00CC1EEA"/>
    <w:rsid w:val="00CC24CC"/>
    <w:rsid w:val="00CC2E48"/>
    <w:rsid w:val="00CC5596"/>
    <w:rsid w:val="00CC6DE7"/>
    <w:rsid w:val="00CC7714"/>
    <w:rsid w:val="00CD0ED3"/>
    <w:rsid w:val="00CD14A3"/>
    <w:rsid w:val="00CD202F"/>
    <w:rsid w:val="00CD37D3"/>
    <w:rsid w:val="00CD5882"/>
    <w:rsid w:val="00CD6D0B"/>
    <w:rsid w:val="00CD6D8F"/>
    <w:rsid w:val="00CF105C"/>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FBA"/>
    <w:rsid w:val="00D4360A"/>
    <w:rsid w:val="00D46084"/>
    <w:rsid w:val="00D471E6"/>
    <w:rsid w:val="00D50112"/>
    <w:rsid w:val="00D504D7"/>
    <w:rsid w:val="00D55DBD"/>
    <w:rsid w:val="00D57D84"/>
    <w:rsid w:val="00D627FD"/>
    <w:rsid w:val="00D735AB"/>
    <w:rsid w:val="00D75D0F"/>
    <w:rsid w:val="00D76643"/>
    <w:rsid w:val="00D76AAD"/>
    <w:rsid w:val="00D779C5"/>
    <w:rsid w:val="00D80A53"/>
    <w:rsid w:val="00D859A3"/>
    <w:rsid w:val="00D86FFA"/>
    <w:rsid w:val="00D87F0C"/>
    <w:rsid w:val="00D90AE8"/>
    <w:rsid w:val="00D91121"/>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53D7"/>
    <w:rsid w:val="00E233E2"/>
    <w:rsid w:val="00E30761"/>
    <w:rsid w:val="00E31CC1"/>
    <w:rsid w:val="00E324C2"/>
    <w:rsid w:val="00E32B41"/>
    <w:rsid w:val="00E35AB7"/>
    <w:rsid w:val="00E360C9"/>
    <w:rsid w:val="00E37445"/>
    <w:rsid w:val="00E377FC"/>
    <w:rsid w:val="00E4071D"/>
    <w:rsid w:val="00E40A80"/>
    <w:rsid w:val="00E44887"/>
    <w:rsid w:val="00E45BE7"/>
    <w:rsid w:val="00E465CE"/>
    <w:rsid w:val="00E51360"/>
    <w:rsid w:val="00E525A7"/>
    <w:rsid w:val="00E54DB7"/>
    <w:rsid w:val="00E56F48"/>
    <w:rsid w:val="00E57FEE"/>
    <w:rsid w:val="00E61BDD"/>
    <w:rsid w:val="00E6295D"/>
    <w:rsid w:val="00E6306C"/>
    <w:rsid w:val="00E645BB"/>
    <w:rsid w:val="00E64938"/>
    <w:rsid w:val="00E67B4F"/>
    <w:rsid w:val="00E826C2"/>
    <w:rsid w:val="00E85C52"/>
    <w:rsid w:val="00E863CD"/>
    <w:rsid w:val="00E9095F"/>
    <w:rsid w:val="00E95675"/>
    <w:rsid w:val="00E974DB"/>
    <w:rsid w:val="00EA2B72"/>
    <w:rsid w:val="00EA567B"/>
    <w:rsid w:val="00EB08F0"/>
    <w:rsid w:val="00EB1D0E"/>
    <w:rsid w:val="00EB54BE"/>
    <w:rsid w:val="00EC11B4"/>
    <w:rsid w:val="00EC1AD1"/>
    <w:rsid w:val="00EC1F8D"/>
    <w:rsid w:val="00ED094B"/>
    <w:rsid w:val="00ED4DA3"/>
    <w:rsid w:val="00ED5AA1"/>
    <w:rsid w:val="00ED710B"/>
    <w:rsid w:val="00ED7216"/>
    <w:rsid w:val="00EE04F4"/>
    <w:rsid w:val="00EE145E"/>
    <w:rsid w:val="00EE147E"/>
    <w:rsid w:val="00EE2977"/>
    <w:rsid w:val="00EE37DA"/>
    <w:rsid w:val="00EE5AC3"/>
    <w:rsid w:val="00EF1BFD"/>
    <w:rsid w:val="00EF770C"/>
    <w:rsid w:val="00F01269"/>
    <w:rsid w:val="00F042C6"/>
    <w:rsid w:val="00F0433D"/>
    <w:rsid w:val="00F05B21"/>
    <w:rsid w:val="00F12A39"/>
    <w:rsid w:val="00F13211"/>
    <w:rsid w:val="00F13431"/>
    <w:rsid w:val="00F135CF"/>
    <w:rsid w:val="00F16FE4"/>
    <w:rsid w:val="00F3365D"/>
    <w:rsid w:val="00F34B49"/>
    <w:rsid w:val="00F34FC3"/>
    <w:rsid w:val="00F35A56"/>
    <w:rsid w:val="00F40AF8"/>
    <w:rsid w:val="00F43E36"/>
    <w:rsid w:val="00F455D4"/>
    <w:rsid w:val="00F46B98"/>
    <w:rsid w:val="00F4777A"/>
    <w:rsid w:val="00F536C5"/>
    <w:rsid w:val="00F54B79"/>
    <w:rsid w:val="00F55808"/>
    <w:rsid w:val="00F5664D"/>
    <w:rsid w:val="00F62238"/>
    <w:rsid w:val="00F66243"/>
    <w:rsid w:val="00F66337"/>
    <w:rsid w:val="00F70A1A"/>
    <w:rsid w:val="00F74EA6"/>
    <w:rsid w:val="00F77B75"/>
    <w:rsid w:val="00F84662"/>
    <w:rsid w:val="00F84D29"/>
    <w:rsid w:val="00F97DFA"/>
    <w:rsid w:val="00FA13B1"/>
    <w:rsid w:val="00FA2593"/>
    <w:rsid w:val="00FA436C"/>
    <w:rsid w:val="00FA70D8"/>
    <w:rsid w:val="00FA7303"/>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EE147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B5660A-6295-4EAB-B0DF-8284EF2AE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6</TotalTime>
  <Pages>33</Pages>
  <Words>11515</Words>
  <Characters>62187</Characters>
  <Application>Microsoft Office Word</Application>
  <DocSecurity>0</DocSecurity>
  <Lines>518</Lines>
  <Paragraphs>14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355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259</cp:revision>
  <cp:lastPrinted>2003-10-22T01:33:00Z</cp:lastPrinted>
  <dcterms:created xsi:type="dcterms:W3CDTF">2018-05-30T22:47:00Z</dcterms:created>
  <dcterms:modified xsi:type="dcterms:W3CDTF">2020-05-31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